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215871DC" w:rsidR="00B60D2F" w:rsidRPr="00B60D2F" w:rsidRDefault="00375C86" w:rsidP="00B60D2F">
      <w:pPr>
        <w:rPr>
          <w:ins w:id="0" w:author="Microsoft Office User" w:date="2018-03-26T19:36:00Z"/>
          <w:rFonts w:ascii="Arial" w:hAnsi="Arial" w:cs="Arial"/>
          <w:b/>
          <w:sz w:val="19"/>
          <w:szCs w:val="19"/>
          <w:rPrChange w:id="1" w:author="Microsoft Office User" w:date="2018-03-26T19:37:00Z">
            <w:rPr>
              <w:ins w:id="2" w:author="Microsoft Office User" w:date="2018-03-26T19:36:00Z"/>
            </w:rPr>
          </w:rPrChange>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w:t>
      </w:r>
      <w:ins w:id="3" w:author="Microsoft Office User" w:date="2018-03-26T19:51:00Z">
        <w:r w:rsidR="002504B6">
          <w:rPr>
            <w:rFonts w:ascii="Arial" w:eastAsia="Times New Roman" w:hAnsi="Arial" w:cs="Arial"/>
            <w:b/>
            <w:color w:val="FF0000"/>
            <w:sz w:val="19"/>
            <w:szCs w:val="19"/>
            <w:shd w:val="clear" w:color="auto" w:fill="FFFFFF"/>
          </w:rPr>
          <w:t xml:space="preserve"> </w:t>
        </w:r>
        <w:r w:rsidR="002504B6" w:rsidRPr="002504B6">
          <w:rPr>
            <w:rFonts w:ascii="Arial" w:eastAsia="Times New Roman" w:hAnsi="Arial" w:cs="Arial"/>
            <w:b/>
            <w:color w:val="FF0000"/>
            <w:sz w:val="19"/>
            <w:szCs w:val="19"/>
            <w:shd w:val="clear" w:color="auto" w:fill="FFFFFF"/>
            <w:rPrChange w:id="4" w:author="Microsoft Office User" w:date="2018-03-26T19:51:00Z">
              <w:rPr>
                <w:rFonts w:eastAsia="Times New Roman" w:cs="Arial"/>
                <w:color w:val="FF0000"/>
                <w:shd w:val="clear" w:color="auto" w:fill="FFFFFF"/>
              </w:rPr>
            </w:rPrChange>
          </w:rPr>
          <w:t>lean and obese</w:t>
        </w:r>
      </w:ins>
      <w:r w:rsidR="00917DC0">
        <w:rPr>
          <w:rFonts w:ascii="Arial" w:eastAsia="Times New Roman" w:hAnsi="Arial" w:cs="Arial"/>
          <w:b/>
          <w:color w:val="FF0000"/>
          <w:sz w:val="19"/>
          <w:szCs w:val="19"/>
          <w:shd w:val="clear" w:color="auto" w:fill="FFFFFF"/>
        </w:rPr>
        <w:t xml:space="preserve"> mice </w:t>
      </w:r>
      <w:ins w:id="5" w:author="Microsoft Office User" w:date="2018-03-26T19:51:00Z">
        <w:r w:rsidR="002504B6">
          <w:rPr>
            <w:rFonts w:ascii="Arial" w:eastAsia="Times New Roman" w:hAnsi="Arial" w:cs="Arial"/>
            <w:b/>
            <w:color w:val="FF0000"/>
            <w:sz w:val="19"/>
            <w:szCs w:val="19"/>
            <w:shd w:val="clear" w:color="auto" w:fill="FFFFFF"/>
          </w:rPr>
          <w:t xml:space="preserve">following six weeks of dexamethasone treatment </w:t>
        </w:r>
      </w:ins>
      <w:r w:rsidR="00917DC0">
        <w:rPr>
          <w:rFonts w:ascii="Arial" w:eastAsia="Times New Roman" w:hAnsi="Arial" w:cs="Arial"/>
          <w:b/>
          <w:color w:val="FF0000"/>
          <w:sz w:val="19"/>
          <w:szCs w:val="19"/>
          <w:shd w:val="clear" w:color="auto" w:fill="FFFFFF"/>
        </w:rPr>
        <w:t>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6"/>
      <w:r w:rsidR="00131ED6">
        <w:rPr>
          <w:rFonts w:ascii="Arial" w:eastAsia="Times New Roman" w:hAnsi="Arial" w:cs="Arial"/>
          <w:b/>
          <w:color w:val="FF0000"/>
          <w:sz w:val="19"/>
          <w:szCs w:val="19"/>
          <w:shd w:val="clear" w:color="auto" w:fill="FFFFFF"/>
        </w:rPr>
        <w:t>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 xml:space="preserve">macokinetics Core for LC-MS </w:t>
      </w:r>
      <w:commentRangeEnd w:id="6"/>
      <w:r w:rsidR="00DE54CD">
        <w:rPr>
          <w:rStyle w:val="CommentReference"/>
        </w:rPr>
        <w:commentReference w:id="6"/>
      </w:r>
      <w:r w:rsidR="00131ED6">
        <w:rPr>
          <w:rFonts w:ascii="Arial" w:eastAsia="Times New Roman" w:hAnsi="Arial" w:cs="Arial"/>
          <w:b/>
          <w:color w:val="FF0000"/>
          <w:sz w:val="19"/>
          <w:szCs w:val="19"/>
          <w:shd w:val="clear" w:color="auto" w:fill="FFFFFF"/>
        </w:rPr>
        <w:t>analysis of dexamethasone concentration</w:t>
      </w:r>
      <w:r w:rsidR="00131ED6" w:rsidRPr="00B60D2F">
        <w:rPr>
          <w:rFonts w:ascii="Arial" w:eastAsia="Times New Roman" w:hAnsi="Arial" w:cs="Arial"/>
          <w:b/>
          <w:color w:val="FF0000"/>
          <w:sz w:val="19"/>
          <w:szCs w:val="19"/>
          <w:shd w:val="clear" w:color="auto" w:fill="FFFFFF"/>
        </w:rPr>
        <w:t xml:space="preserve">. </w:t>
      </w:r>
      <w:ins w:id="7" w:author="Microsoft Office User" w:date="2018-03-26T19:36:00Z">
        <w:r w:rsidR="00B60D2F" w:rsidRPr="00B60D2F">
          <w:rPr>
            <w:rFonts w:ascii="Arial" w:hAnsi="Arial" w:cs="Arial"/>
            <w:b/>
            <w:sz w:val="19"/>
            <w:szCs w:val="19"/>
            <w:rPrChange w:id="8" w:author="Microsoft Office User" w:date="2018-03-26T19:37:00Z">
              <w:rPr/>
            </w:rPrChange>
          </w:rPr>
          <w:t>Dexamethasone standard was used to make a calibration curve from 2.5 to 100 ng/</w:t>
        </w:r>
        <w:proofErr w:type="spellStart"/>
        <w:r w:rsidR="00B60D2F" w:rsidRPr="00B60D2F">
          <w:rPr>
            <w:rFonts w:ascii="Arial" w:hAnsi="Arial" w:cs="Arial"/>
            <w:b/>
            <w:sz w:val="19"/>
            <w:szCs w:val="19"/>
            <w:rPrChange w:id="9" w:author="Microsoft Office User" w:date="2018-03-26T19:37:00Z">
              <w:rPr/>
            </w:rPrChange>
          </w:rPr>
          <w:t>mL.</w:t>
        </w:r>
        <w:proofErr w:type="spellEnd"/>
        <w:r w:rsidR="00B60D2F" w:rsidRPr="00B60D2F">
          <w:rPr>
            <w:rFonts w:ascii="Arial" w:hAnsi="Arial" w:cs="Arial"/>
            <w:b/>
            <w:sz w:val="19"/>
            <w:szCs w:val="19"/>
            <w:rPrChange w:id="10" w:author="Microsoft Office User" w:date="2018-03-26T19:37:00Z">
              <w:rPr/>
            </w:rPrChange>
          </w:rPr>
          <w:t xml:space="preserve"> A separate weighing of dexamethasone was used to make quality control standards at 3 and 30 ng/</w:t>
        </w:r>
        <w:proofErr w:type="spellStart"/>
        <w:r w:rsidR="00B60D2F" w:rsidRPr="00B60D2F">
          <w:rPr>
            <w:rFonts w:ascii="Arial" w:hAnsi="Arial" w:cs="Arial"/>
            <w:b/>
            <w:sz w:val="19"/>
            <w:szCs w:val="19"/>
            <w:rPrChange w:id="11" w:author="Microsoft Office User" w:date="2018-03-26T19:37:00Z">
              <w:rPr/>
            </w:rPrChange>
          </w:rPr>
          <w:t>mL.</w:t>
        </w:r>
        <w:proofErr w:type="spellEnd"/>
        <w:r w:rsidR="00B60D2F" w:rsidRPr="00B60D2F">
          <w:rPr>
            <w:rFonts w:ascii="Arial" w:hAnsi="Arial" w:cs="Arial"/>
            <w:b/>
            <w:sz w:val="19"/>
            <w:szCs w:val="19"/>
            <w:rPrChange w:id="12" w:author="Microsoft Office User" w:date="2018-03-26T19:37:00Z">
              <w:rPr/>
            </w:rPrChange>
          </w:rPr>
          <w:t xml:space="preserve"> Quality control standards were run in triplicate before and during sample analysis. For each calibration standard and quality control standard, 10 µL of blank plasma, 10 µL of calibration or QC standard, and 40 µL of inter</w:t>
        </w:r>
        <w:r w:rsidR="00B60D2F" w:rsidRPr="002504B6">
          <w:rPr>
            <w:rFonts w:ascii="Arial" w:hAnsi="Arial" w:cs="Arial"/>
            <w:b/>
            <w:sz w:val="19"/>
            <w:szCs w:val="19"/>
          </w:rPr>
          <w:t>nal standard were mixed in a 96-</w:t>
        </w:r>
        <w:proofErr w:type="gramStart"/>
        <w:r w:rsidR="00B60D2F" w:rsidRPr="00B60D2F">
          <w:rPr>
            <w:rFonts w:ascii="Arial" w:hAnsi="Arial" w:cs="Arial"/>
            <w:b/>
            <w:sz w:val="19"/>
            <w:szCs w:val="19"/>
            <w:rPrChange w:id="13" w:author="Microsoft Office User" w:date="2018-03-26T19:37:00Z">
              <w:rPr/>
            </w:rPrChange>
          </w:rPr>
          <w:t>well</w:t>
        </w:r>
        <w:proofErr w:type="gramEnd"/>
        <w:r w:rsidR="00B60D2F" w:rsidRPr="00B60D2F">
          <w:rPr>
            <w:rFonts w:ascii="Arial" w:hAnsi="Arial" w:cs="Arial"/>
            <w:b/>
            <w:sz w:val="19"/>
            <w:szCs w:val="19"/>
            <w:rPrChange w:id="14" w:author="Microsoft Office User" w:date="2018-03-26T19:37:00Z">
              <w:rPr/>
            </w:rPrChange>
          </w:rPr>
          <w:t xml:space="preserve"> plate. Each analytical sample was prepared by mixing 10 µL mouse plasma, 10 µL acetonitrile and 40 µL internal standard into a well of a 96-</w:t>
        </w:r>
        <w:proofErr w:type="gramStart"/>
        <w:r w:rsidR="00B60D2F" w:rsidRPr="00B60D2F">
          <w:rPr>
            <w:rFonts w:ascii="Arial" w:hAnsi="Arial" w:cs="Arial"/>
            <w:b/>
            <w:sz w:val="19"/>
            <w:szCs w:val="19"/>
            <w:rPrChange w:id="15" w:author="Microsoft Office User" w:date="2018-03-26T19:37:00Z">
              <w:rPr/>
            </w:rPrChange>
          </w:rPr>
          <w:t>well</w:t>
        </w:r>
        <w:proofErr w:type="gramEnd"/>
        <w:r w:rsidR="00B60D2F" w:rsidRPr="00B60D2F">
          <w:rPr>
            <w:rFonts w:ascii="Arial" w:hAnsi="Arial" w:cs="Arial"/>
            <w:b/>
            <w:sz w:val="19"/>
            <w:szCs w:val="19"/>
            <w:rPrChange w:id="16" w:author="Microsoft Office User" w:date="2018-03-26T19:37:00Z">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00B60D2F" w:rsidRPr="00B60D2F">
          <w:rPr>
            <w:rFonts w:ascii="Arial" w:hAnsi="Arial" w:cs="Arial"/>
            <w:b/>
            <w:sz w:val="19"/>
            <w:szCs w:val="19"/>
            <w:rPrChange w:id="17" w:author="Microsoft Office User" w:date="2018-03-26T19:37:00Z">
              <w:rPr/>
            </w:rPrChange>
          </w:rPr>
          <w:t>supernantant</w:t>
        </w:r>
        <w:proofErr w:type="spellEnd"/>
        <w:r w:rsidR="00B60D2F" w:rsidRPr="00B60D2F">
          <w:rPr>
            <w:rFonts w:ascii="Arial" w:hAnsi="Arial" w:cs="Arial"/>
            <w:b/>
            <w:sz w:val="19"/>
            <w:szCs w:val="19"/>
            <w:rPrChange w:id="18" w:author="Microsoft Office User" w:date="2018-03-26T19:37:00Z">
              <w:rPr/>
            </w:rPrChange>
          </w:rPr>
          <w:t xml:space="preserve"> were injected for analysis onto a Waters </w:t>
        </w:r>
        <w:proofErr w:type="spellStart"/>
        <w:r w:rsidR="00B60D2F" w:rsidRPr="00B60D2F">
          <w:rPr>
            <w:rFonts w:ascii="Arial" w:hAnsi="Arial" w:cs="Arial"/>
            <w:b/>
            <w:sz w:val="19"/>
            <w:szCs w:val="19"/>
            <w:rPrChange w:id="19" w:author="Microsoft Office User" w:date="2018-03-26T19:37:00Z">
              <w:rPr/>
            </w:rPrChange>
          </w:rPr>
          <w:t>Xevo</w:t>
        </w:r>
        <w:proofErr w:type="spellEnd"/>
        <w:r w:rsidR="00B60D2F" w:rsidRPr="00B60D2F">
          <w:rPr>
            <w:rFonts w:ascii="Arial" w:hAnsi="Arial" w:cs="Arial"/>
            <w:b/>
            <w:sz w:val="19"/>
            <w:szCs w:val="19"/>
            <w:rPrChange w:id="20" w:author="Microsoft Office User" w:date="2018-03-26T19:37:00Z">
              <w:rPr/>
            </w:rPrChange>
          </w:rPr>
          <w:t xml:space="preserve"> TQD triple quadrupole UPLC mass spectrometer for analysis.</w:t>
        </w:r>
      </w:ins>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1"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22" w:author="Microsoft Office User" w:date="2018-03-25T20:55:00Z">
        <w:r>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23" w:author="Microsoft Office User" w:date="2018-03-25T20:56:00Z"/>
                                </w:rPr>
                              </w:pPr>
                            </w:p>
                            <w:p w14:paraId="2376796F" w14:textId="6EA46F40" w:rsidR="00491176" w:rsidRPr="00491176" w:rsidRDefault="000F12CA">
                              <w:pPr>
                                <w:rPr>
                                  <w:b/>
                                  <w:sz w:val="18"/>
                                  <w:szCs w:val="18"/>
                                  <w:rPrChange w:id="24" w:author="Microsoft Office User" w:date="2018-03-25T20:57:00Z">
                                    <w:rPr/>
                                  </w:rPrChange>
                                </w:rPr>
                              </w:pPr>
                              <w:ins w:id="25"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26" w:author="Microsoft Office User" w:date="2018-03-25T20:56:00Z">
                                <w:r w:rsidR="00491176" w:rsidRPr="00DA0FA6">
                                  <w:rPr>
                                    <w:b/>
                                    <w:sz w:val="18"/>
                                    <w:szCs w:val="18"/>
                                    <w:rPrChange w:id="27" w:author="Microsoft Office User" w:date="2018-03-25T21:14:00Z">
                                      <w:rPr/>
                                    </w:rPrChange>
                                  </w:rPr>
                                  <w:t xml:space="preserve">Figure 2: </w:t>
                                </w:r>
                              </w:ins>
                              <w:ins w:id="28" w:author="Microsoft Office User" w:date="2018-03-25T20:57:00Z">
                                <w:r w:rsidR="00491176" w:rsidRPr="00DA0FA6">
                                  <w:rPr>
                                    <w:b/>
                                    <w:sz w:val="18"/>
                                    <w:szCs w:val="18"/>
                                    <w:rPrChange w:id="29" w:author="Microsoft Office User" w:date="2018-03-25T21:14:00Z">
                                      <w:rPr>
                                        <w:sz w:val="18"/>
                                        <w:szCs w:val="18"/>
                                      </w:rPr>
                                    </w:rPrChange>
                                  </w:rPr>
                                  <w:t>Blood glucose and glycerol levels in NCD</w:t>
                                </w:r>
                              </w:ins>
                              <w:ins w:id="30" w:author="Microsoft Office User" w:date="2018-03-25T21:13:00Z">
                                <w:r w:rsidR="00DA0FA6" w:rsidRPr="00DA0FA6">
                                  <w:rPr>
                                    <w:b/>
                                    <w:sz w:val="18"/>
                                    <w:szCs w:val="18"/>
                                  </w:rPr>
                                  <w:t>-</w:t>
                                </w:r>
                              </w:ins>
                              <w:ins w:id="31" w:author="Microsoft Office User" w:date="2018-03-25T20:57:00Z">
                                <w:r w:rsidR="00491176" w:rsidRPr="00DA0FA6">
                                  <w:rPr>
                                    <w:b/>
                                    <w:sz w:val="18"/>
                                    <w:szCs w:val="18"/>
                                    <w:rPrChange w:id="32" w:author="Microsoft Office User" w:date="2018-03-25T21:14:00Z">
                                      <w:rPr>
                                        <w:sz w:val="18"/>
                                        <w:szCs w:val="18"/>
                                      </w:rPr>
                                    </w:rPrChange>
                                  </w:rPr>
                                  <w:t xml:space="preserve"> and HFD</w:t>
                                </w:r>
                              </w:ins>
                              <w:ins w:id="33" w:author="Microsoft Office User" w:date="2018-03-25T21:13:00Z">
                                <w:r w:rsidR="00DA0FA6" w:rsidRPr="00DA0FA6">
                                  <w:rPr>
                                    <w:b/>
                                    <w:sz w:val="18"/>
                                    <w:szCs w:val="18"/>
                                  </w:rPr>
                                  <w:t>-fed</w:t>
                                </w:r>
                              </w:ins>
                              <w:ins w:id="34" w:author="Microsoft Office User" w:date="2018-03-25T20:57:00Z">
                                <w:r w:rsidR="00491176" w:rsidRPr="00DA0FA6">
                                  <w:rPr>
                                    <w:b/>
                                    <w:sz w:val="18"/>
                                    <w:szCs w:val="18"/>
                                    <w:rPrChange w:id="35" w:author="Microsoft Office User" w:date="2018-03-25T21:14:00Z">
                                      <w:rPr>
                                        <w:sz w:val="18"/>
                                        <w:szCs w:val="18"/>
                                      </w:rPr>
                                    </w:rPrChange>
                                  </w:rPr>
                                  <w:t xml:space="preserve"> </w:t>
                                </w:r>
                                <w:r w:rsidR="00407D23">
                                  <w:rPr>
                                    <w:b/>
                                    <w:sz w:val="18"/>
                                    <w:szCs w:val="18"/>
                                  </w:rPr>
                                  <w:t>mice following 2 weeks of</w:t>
                                </w:r>
                              </w:ins>
                              <w:ins w:id="36" w:author="Microsoft Office User" w:date="2018-03-25T21:13:00Z">
                                <w:r w:rsidR="00DA0FA6" w:rsidRPr="00DA0FA6">
                                  <w:rPr>
                                    <w:b/>
                                    <w:sz w:val="18"/>
                                    <w:szCs w:val="18"/>
                                  </w:rPr>
                                  <w:t xml:space="preserve"> dexamethasone </w:t>
                                </w:r>
                              </w:ins>
                              <w:ins w:id="37" w:author="Microsoft Office User" w:date="2018-03-25T20:57:00Z">
                                <w:r w:rsidR="00491176" w:rsidRPr="00407D23">
                                  <w:rPr>
                                    <w:b/>
                                    <w:sz w:val="18"/>
                                    <w:szCs w:val="18"/>
                                  </w:rPr>
                                  <w:t>treat</w:t>
                                </w:r>
                                <w:r w:rsidR="00491176" w:rsidRPr="00DA0FA6">
                                  <w:rPr>
                                    <w:b/>
                                    <w:sz w:val="18"/>
                                    <w:szCs w:val="18"/>
                                    <w:rPrChange w:id="38" w:author="Microsoft Office User" w:date="2018-03-25T21:14:00Z">
                                      <w:rPr>
                                        <w:sz w:val="18"/>
                                        <w:szCs w:val="18"/>
                                      </w:rPr>
                                    </w:rPrChange>
                                  </w:rPr>
                                  <w:t>ment</w:t>
                                </w:r>
                                <w:r w:rsidR="00491176" w:rsidRPr="00491176">
                                  <w:rPr>
                                    <w:b/>
                                    <w:sz w:val="18"/>
                                    <w:szCs w:val="18"/>
                                    <w:rPrChange w:id="39" w:author="Microsoft Office User" w:date="2018-03-25T20:57:00Z">
                                      <w:rPr>
                                        <w:sz w:val="18"/>
                                        <w:szCs w:val="18"/>
                                      </w:rPr>
                                    </w:rPrChange>
                                  </w:rPr>
                                  <w:t>:</w:t>
                                </w:r>
                              </w:ins>
                              <w:ins w:id="40" w:author="Microsoft Office User" w:date="2018-03-25T20:59:00Z">
                                <w:r w:rsidR="00491176">
                                  <w:rPr>
                                    <w:b/>
                                    <w:sz w:val="18"/>
                                    <w:szCs w:val="18"/>
                                  </w:rPr>
                                  <w:t xml:space="preserve"> </w:t>
                                </w:r>
                              </w:ins>
                              <w:ins w:id="41" w:author="Microsoft Office User" w:date="2018-03-25T21:05:00Z">
                                <w:r w:rsidR="004E70AF" w:rsidRPr="00DA0FA6">
                                  <w:rPr>
                                    <w:sz w:val="18"/>
                                    <w:szCs w:val="18"/>
                                    <w:rPrChange w:id="42" w:author="Microsoft Office User" w:date="2018-03-25T21:14:00Z">
                                      <w:rPr>
                                        <w:b/>
                                        <w:sz w:val="18"/>
                                        <w:szCs w:val="18"/>
                                      </w:rPr>
                                    </w:rPrChange>
                                  </w:rPr>
                                  <w:t xml:space="preserve">Plasma glucose (A) and glycerol (B) levels in mice following 3, 7 </w:t>
                                </w:r>
                              </w:ins>
                              <w:ins w:id="43" w:author="Microsoft Office User" w:date="2018-03-25T21:06:00Z">
                                <w:r w:rsidR="004E70AF" w:rsidRPr="00DA0FA6">
                                  <w:rPr>
                                    <w:sz w:val="18"/>
                                    <w:szCs w:val="18"/>
                                    <w:rPrChange w:id="44" w:author="Microsoft Office User" w:date="2018-03-25T21:14:00Z">
                                      <w:rPr>
                                        <w:b/>
                                        <w:sz w:val="18"/>
                                        <w:szCs w:val="18"/>
                                      </w:rPr>
                                    </w:rPrChange>
                                  </w:rPr>
                                  <w:t xml:space="preserve">and 14 days of </w:t>
                                </w:r>
                              </w:ins>
                              <w:ins w:id="45" w:author="Microsoft Office User" w:date="2018-03-25T21:07:00Z">
                                <w:r w:rsidR="004E70AF" w:rsidRPr="00DA0FA6">
                                  <w:rPr>
                                    <w:sz w:val="18"/>
                                    <w:szCs w:val="18"/>
                                    <w:rPrChange w:id="46" w:author="Microsoft Office User" w:date="2018-03-25T21:14:00Z">
                                      <w:rPr>
                                        <w:b/>
                                        <w:sz w:val="18"/>
                                        <w:szCs w:val="18"/>
                                      </w:rPr>
                                    </w:rPrChange>
                                  </w:rPr>
                                  <w:t>~1mg/kg/d</w:t>
                                </w:r>
                                <w:r w:rsidR="004E70AF" w:rsidRPr="00DA0FA6">
                                  <w:rPr>
                                    <w:sz w:val="18"/>
                                    <w:szCs w:val="18"/>
                                    <w:rPrChange w:id="47" w:author="Microsoft Office User" w:date="2018-03-25T21:14:00Z">
                                      <w:rPr>
                                        <w:b/>
                                        <w:sz w:val="18"/>
                                        <w:szCs w:val="18"/>
                                      </w:rPr>
                                    </w:rPrChange>
                                  </w:rPr>
                                  <w:t xml:space="preserve"> </w:t>
                                </w:r>
                              </w:ins>
                              <w:ins w:id="48" w:author="Microsoft Office User" w:date="2018-03-25T21:06:00Z">
                                <w:r w:rsidR="004E70AF" w:rsidRPr="00DA0FA6">
                                  <w:rPr>
                                    <w:sz w:val="18"/>
                                    <w:szCs w:val="18"/>
                                    <w:rPrChange w:id="49" w:author="Microsoft Office User" w:date="2018-03-25T21:14:00Z">
                                      <w:rPr>
                                        <w:b/>
                                        <w:sz w:val="18"/>
                                        <w:szCs w:val="18"/>
                                      </w:rPr>
                                    </w:rPrChange>
                                  </w:rPr>
                                  <w:t>dexamethasone</w:t>
                                </w:r>
                              </w:ins>
                              <w:ins w:id="50" w:author="Microsoft Office User" w:date="2018-03-25T21:11:00Z">
                                <w:r w:rsidR="00CE53A5" w:rsidRPr="00DA0FA6">
                                  <w:rPr>
                                    <w:sz w:val="18"/>
                                    <w:szCs w:val="18"/>
                                    <w:rPrChange w:id="51" w:author="Microsoft Office User" w:date="2018-03-25T21:14:00Z">
                                      <w:rPr>
                                        <w:b/>
                                        <w:sz w:val="18"/>
                                        <w:szCs w:val="18"/>
                                      </w:rPr>
                                    </w:rPrChange>
                                  </w:rPr>
                                  <w:t xml:space="preserve"> in their drinking water</w:t>
                                </w:r>
                              </w:ins>
                              <w:ins w:id="52" w:author="Microsoft Office User" w:date="2018-03-25T21:07:00Z">
                                <w:r w:rsidR="004E70AF" w:rsidRPr="00DA0FA6">
                                  <w:rPr>
                                    <w:sz w:val="18"/>
                                    <w:szCs w:val="18"/>
                                    <w:rPrChange w:id="53" w:author="Microsoft Office User" w:date="2018-03-25T21:14:00Z">
                                      <w:rPr>
                                        <w:b/>
                                        <w:sz w:val="18"/>
                                        <w:szCs w:val="18"/>
                                      </w:rPr>
                                    </w:rPrChange>
                                  </w:rPr>
                                  <w:t xml:space="preserve"> or </w:t>
                                </w:r>
                              </w:ins>
                              <w:ins w:id="54" w:author="Microsoft Office User" w:date="2018-03-25T21:12:00Z">
                                <w:r w:rsidR="00CE53A5" w:rsidRPr="00DA0FA6">
                                  <w:rPr>
                                    <w:sz w:val="18"/>
                                    <w:szCs w:val="18"/>
                                    <w:rPrChange w:id="55" w:author="Microsoft Office User" w:date="2018-03-25T21:14:00Z">
                                      <w:rPr>
                                        <w:b/>
                                        <w:sz w:val="18"/>
                                        <w:szCs w:val="18"/>
                                      </w:rPr>
                                    </w:rPrChange>
                                  </w:rPr>
                                  <w:t xml:space="preserve">left </w:t>
                                </w:r>
                              </w:ins>
                              <w:ins w:id="56" w:author="Microsoft Office User" w:date="2018-03-25T21:07:00Z">
                                <w:r w:rsidR="004E70AF" w:rsidRPr="00DA0FA6">
                                  <w:rPr>
                                    <w:sz w:val="18"/>
                                    <w:szCs w:val="18"/>
                                    <w:rPrChange w:id="57" w:author="Microsoft Office User" w:date="2018-03-25T21:14:00Z">
                                      <w:rPr>
                                        <w:b/>
                                        <w:sz w:val="18"/>
                                        <w:szCs w:val="18"/>
                                      </w:rPr>
                                    </w:rPrChange>
                                  </w:rPr>
                                  <w:t>untreated (</w:t>
                                </w:r>
                              </w:ins>
                              <w:ins w:id="58" w:author="Microsoft Office User" w:date="2018-03-25T21:08:00Z">
                                <w:r w:rsidR="004E70AF" w:rsidRPr="00DA0FA6">
                                  <w:rPr>
                                    <w:sz w:val="18"/>
                                    <w:szCs w:val="18"/>
                                    <w:rPrChange w:id="59" w:author="Microsoft Office User" w:date="2018-03-25T21:14:00Z">
                                      <w:rPr>
                                        <w:b/>
                                        <w:sz w:val="18"/>
                                        <w:szCs w:val="18"/>
                                      </w:rPr>
                                    </w:rPrChange>
                                  </w:rPr>
                                  <w:t xml:space="preserve">controls; </w:t>
                                </w:r>
                              </w:ins>
                              <w:ins w:id="60" w:author="Microsoft Office User" w:date="2018-03-25T21:07:00Z">
                                <w:r w:rsidR="004E70AF" w:rsidRPr="00DA0FA6">
                                  <w:rPr>
                                    <w:sz w:val="18"/>
                                    <w:szCs w:val="18"/>
                                    <w:rPrChange w:id="61" w:author="Microsoft Office User" w:date="2018-03-25T21:14:00Z">
                                      <w:rPr>
                                        <w:b/>
                                        <w:sz w:val="18"/>
                                        <w:szCs w:val="18"/>
                                      </w:rPr>
                                    </w:rPrChange>
                                  </w:rPr>
                                  <w:t xml:space="preserve">time zero). </w:t>
                                </w:r>
                              </w:ins>
                              <w:ins w:id="62" w:author="Microsoft Office User" w:date="2018-03-25T21:05:00Z">
                                <w:r w:rsidR="004E70AF" w:rsidRPr="00DA0FA6">
                                  <w:rPr>
                                    <w:sz w:val="18"/>
                                    <w:szCs w:val="18"/>
                                    <w:rPrChange w:id="63" w:author="Microsoft Office User" w:date="2018-03-25T21:14:00Z">
                                      <w:rPr>
                                        <w:b/>
                                        <w:sz w:val="18"/>
                                        <w:szCs w:val="18"/>
                                      </w:rPr>
                                    </w:rPrChange>
                                  </w:rPr>
                                  <w:t xml:space="preserve">Adult </w:t>
                                </w:r>
                              </w:ins>
                              <w:ins w:id="64" w:author="Microsoft Office User" w:date="2018-03-25T21:08:00Z">
                                <w:r w:rsidR="004E70AF" w:rsidRPr="00DA0FA6">
                                  <w:rPr>
                                    <w:sz w:val="18"/>
                                    <w:szCs w:val="18"/>
                                    <w:rPrChange w:id="65" w:author="Microsoft Office User" w:date="2018-03-25T21:14:00Z">
                                      <w:rPr>
                                        <w:b/>
                                        <w:sz w:val="18"/>
                                        <w:szCs w:val="18"/>
                                      </w:rPr>
                                    </w:rPrChange>
                                  </w:rPr>
                                  <w:t xml:space="preserve">(70 day-old) C57BL/6J </w:t>
                                </w:r>
                              </w:ins>
                              <w:ins w:id="66" w:author="Microsoft Office User" w:date="2018-03-25T21:05:00Z">
                                <w:r w:rsidR="004E70AF" w:rsidRPr="00DA0FA6">
                                  <w:rPr>
                                    <w:sz w:val="18"/>
                                    <w:szCs w:val="18"/>
                                    <w:rPrChange w:id="67" w:author="Microsoft Office User" w:date="2018-03-25T21:14:00Z">
                                      <w:rPr>
                                        <w:b/>
                                        <w:sz w:val="18"/>
                                        <w:szCs w:val="18"/>
                                      </w:rPr>
                                    </w:rPrChange>
                                  </w:rPr>
                                  <w:t xml:space="preserve">mice were provided </w:t>
                                </w:r>
                              </w:ins>
                              <w:ins w:id="68" w:author="Microsoft Office User" w:date="2018-03-25T21:09:00Z">
                                <w:r w:rsidR="004E70AF" w:rsidRPr="00DA0FA6">
                                  <w:rPr>
                                    <w:sz w:val="18"/>
                                    <w:szCs w:val="18"/>
                                    <w:rPrChange w:id="69" w:author="Microsoft Office User" w:date="2018-03-25T21:14:00Z">
                                      <w:rPr>
                                        <w:b/>
                                        <w:sz w:val="18"/>
                                        <w:szCs w:val="18"/>
                                      </w:rPr>
                                    </w:rPrChange>
                                  </w:rPr>
                                  <w:t>ad libitum access to NCD or HFD f</w:t>
                                </w:r>
                                <w:r w:rsidR="00CE53A5" w:rsidRPr="00DA0FA6">
                                  <w:rPr>
                                    <w:sz w:val="18"/>
                                    <w:szCs w:val="18"/>
                                    <w:rPrChange w:id="70" w:author="Microsoft Office User" w:date="2018-03-25T21:14:00Z">
                                      <w:rPr>
                                        <w:b/>
                                        <w:sz w:val="18"/>
                                        <w:szCs w:val="18"/>
                                      </w:rPr>
                                    </w:rPrChange>
                                  </w:rPr>
                                  <w:t>or 8 weeks prior to treatment. Blood was taken prior to euthanasia</w:t>
                                </w:r>
                                <w:r w:rsidR="004E70AF" w:rsidRPr="00DA0FA6">
                                  <w:rPr>
                                    <w:sz w:val="18"/>
                                    <w:szCs w:val="18"/>
                                    <w:rPrChange w:id="71" w:author="Microsoft Office User" w:date="2018-03-25T21:14:00Z">
                                      <w:rPr>
                                        <w:b/>
                                        <w:sz w:val="18"/>
                                        <w:szCs w:val="18"/>
                                      </w:rPr>
                                    </w:rPrChange>
                                  </w:rPr>
                                  <w:t xml:space="preserve"> in a semi-fasted state (food was not removed but time of sacrifice was </w:t>
                                </w:r>
                                <w:r w:rsidR="00CE53A5" w:rsidRPr="00DA0FA6">
                                  <w:rPr>
                                    <w:sz w:val="18"/>
                                    <w:szCs w:val="18"/>
                                    <w:rPrChange w:id="72" w:author="Microsoft Office User" w:date="2018-03-25T21:14:00Z">
                                      <w:rPr>
                                        <w:b/>
                                        <w:sz w:val="18"/>
                                        <w:szCs w:val="18"/>
                                      </w:rPr>
                                    </w:rPrChange>
                                  </w:rPr>
                                  <w:t>at the end of the light cycle)</w:t>
                                </w:r>
                              </w:ins>
                              <w:ins w:id="73" w:author="Microsoft Office User" w:date="2018-03-25T21:11:00Z">
                                <w:r w:rsidR="00CE53A5" w:rsidRPr="00DA0FA6">
                                  <w:rPr>
                                    <w:sz w:val="18"/>
                                    <w:szCs w:val="18"/>
                                    <w:rPrChange w:id="74" w:author="Microsoft Office User" w:date="2018-03-25T21:14:00Z">
                                      <w:rPr>
                                        <w:b/>
                                        <w:sz w:val="18"/>
                                        <w:szCs w:val="18"/>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6D464"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75" w:author="Microsoft Office User" w:date="2018-03-25T20:56:00Z"/>
                          </w:rPr>
                        </w:pPr>
                      </w:p>
                      <w:p w14:paraId="2376796F" w14:textId="6EA46F40" w:rsidR="00491176" w:rsidRPr="00491176" w:rsidRDefault="000F12CA">
                        <w:pPr>
                          <w:rPr>
                            <w:b/>
                            <w:sz w:val="18"/>
                            <w:szCs w:val="18"/>
                            <w:rPrChange w:id="76" w:author="Microsoft Office User" w:date="2018-03-25T20:57:00Z">
                              <w:rPr/>
                            </w:rPrChange>
                          </w:rPr>
                        </w:pPr>
                        <w:ins w:id="77"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78" w:author="Microsoft Office User" w:date="2018-03-25T20:56:00Z">
                          <w:r w:rsidR="00491176" w:rsidRPr="00DA0FA6">
                            <w:rPr>
                              <w:b/>
                              <w:sz w:val="18"/>
                              <w:szCs w:val="18"/>
                              <w:rPrChange w:id="79" w:author="Microsoft Office User" w:date="2018-03-25T21:14:00Z">
                                <w:rPr/>
                              </w:rPrChange>
                            </w:rPr>
                            <w:t xml:space="preserve">Figure 2: </w:t>
                          </w:r>
                        </w:ins>
                        <w:ins w:id="80" w:author="Microsoft Office User" w:date="2018-03-25T20:57:00Z">
                          <w:r w:rsidR="00491176" w:rsidRPr="00DA0FA6">
                            <w:rPr>
                              <w:b/>
                              <w:sz w:val="18"/>
                              <w:szCs w:val="18"/>
                              <w:rPrChange w:id="81" w:author="Microsoft Office User" w:date="2018-03-25T21:14:00Z">
                                <w:rPr>
                                  <w:sz w:val="18"/>
                                  <w:szCs w:val="18"/>
                                </w:rPr>
                              </w:rPrChange>
                            </w:rPr>
                            <w:t>Blood glucose and glycerol levels in NCD</w:t>
                          </w:r>
                        </w:ins>
                        <w:ins w:id="82" w:author="Microsoft Office User" w:date="2018-03-25T21:13:00Z">
                          <w:r w:rsidR="00DA0FA6" w:rsidRPr="00DA0FA6">
                            <w:rPr>
                              <w:b/>
                              <w:sz w:val="18"/>
                              <w:szCs w:val="18"/>
                            </w:rPr>
                            <w:t>-</w:t>
                          </w:r>
                        </w:ins>
                        <w:ins w:id="83" w:author="Microsoft Office User" w:date="2018-03-25T20:57:00Z">
                          <w:r w:rsidR="00491176" w:rsidRPr="00DA0FA6">
                            <w:rPr>
                              <w:b/>
                              <w:sz w:val="18"/>
                              <w:szCs w:val="18"/>
                              <w:rPrChange w:id="84" w:author="Microsoft Office User" w:date="2018-03-25T21:14:00Z">
                                <w:rPr>
                                  <w:sz w:val="18"/>
                                  <w:szCs w:val="18"/>
                                </w:rPr>
                              </w:rPrChange>
                            </w:rPr>
                            <w:t xml:space="preserve"> and HFD</w:t>
                          </w:r>
                        </w:ins>
                        <w:ins w:id="85" w:author="Microsoft Office User" w:date="2018-03-25T21:13:00Z">
                          <w:r w:rsidR="00DA0FA6" w:rsidRPr="00DA0FA6">
                            <w:rPr>
                              <w:b/>
                              <w:sz w:val="18"/>
                              <w:szCs w:val="18"/>
                            </w:rPr>
                            <w:t>-fed</w:t>
                          </w:r>
                        </w:ins>
                        <w:ins w:id="86" w:author="Microsoft Office User" w:date="2018-03-25T20:57:00Z">
                          <w:r w:rsidR="00491176" w:rsidRPr="00DA0FA6">
                            <w:rPr>
                              <w:b/>
                              <w:sz w:val="18"/>
                              <w:szCs w:val="18"/>
                              <w:rPrChange w:id="87" w:author="Microsoft Office User" w:date="2018-03-25T21:14:00Z">
                                <w:rPr>
                                  <w:sz w:val="18"/>
                                  <w:szCs w:val="18"/>
                                </w:rPr>
                              </w:rPrChange>
                            </w:rPr>
                            <w:t xml:space="preserve"> </w:t>
                          </w:r>
                          <w:r w:rsidR="00407D23">
                            <w:rPr>
                              <w:b/>
                              <w:sz w:val="18"/>
                              <w:szCs w:val="18"/>
                            </w:rPr>
                            <w:t>mice following 2 weeks of</w:t>
                          </w:r>
                        </w:ins>
                        <w:ins w:id="88" w:author="Microsoft Office User" w:date="2018-03-25T21:13:00Z">
                          <w:r w:rsidR="00DA0FA6" w:rsidRPr="00DA0FA6">
                            <w:rPr>
                              <w:b/>
                              <w:sz w:val="18"/>
                              <w:szCs w:val="18"/>
                            </w:rPr>
                            <w:t xml:space="preserve"> dexamethasone </w:t>
                          </w:r>
                        </w:ins>
                        <w:ins w:id="89" w:author="Microsoft Office User" w:date="2018-03-25T20:57:00Z">
                          <w:r w:rsidR="00491176" w:rsidRPr="00407D23">
                            <w:rPr>
                              <w:b/>
                              <w:sz w:val="18"/>
                              <w:szCs w:val="18"/>
                            </w:rPr>
                            <w:t>treat</w:t>
                          </w:r>
                          <w:r w:rsidR="00491176" w:rsidRPr="00DA0FA6">
                            <w:rPr>
                              <w:b/>
                              <w:sz w:val="18"/>
                              <w:szCs w:val="18"/>
                              <w:rPrChange w:id="90" w:author="Microsoft Office User" w:date="2018-03-25T21:14:00Z">
                                <w:rPr>
                                  <w:sz w:val="18"/>
                                  <w:szCs w:val="18"/>
                                </w:rPr>
                              </w:rPrChange>
                            </w:rPr>
                            <w:t>ment</w:t>
                          </w:r>
                          <w:r w:rsidR="00491176" w:rsidRPr="00491176">
                            <w:rPr>
                              <w:b/>
                              <w:sz w:val="18"/>
                              <w:szCs w:val="18"/>
                              <w:rPrChange w:id="91" w:author="Microsoft Office User" w:date="2018-03-25T20:57:00Z">
                                <w:rPr>
                                  <w:sz w:val="18"/>
                                  <w:szCs w:val="18"/>
                                </w:rPr>
                              </w:rPrChange>
                            </w:rPr>
                            <w:t>:</w:t>
                          </w:r>
                        </w:ins>
                        <w:ins w:id="92" w:author="Microsoft Office User" w:date="2018-03-25T20:59:00Z">
                          <w:r w:rsidR="00491176">
                            <w:rPr>
                              <w:b/>
                              <w:sz w:val="18"/>
                              <w:szCs w:val="18"/>
                            </w:rPr>
                            <w:t xml:space="preserve"> </w:t>
                          </w:r>
                        </w:ins>
                        <w:ins w:id="93" w:author="Microsoft Office User" w:date="2018-03-25T21:05:00Z">
                          <w:r w:rsidR="004E70AF" w:rsidRPr="00DA0FA6">
                            <w:rPr>
                              <w:sz w:val="18"/>
                              <w:szCs w:val="18"/>
                              <w:rPrChange w:id="94" w:author="Microsoft Office User" w:date="2018-03-25T21:14:00Z">
                                <w:rPr>
                                  <w:b/>
                                  <w:sz w:val="18"/>
                                  <w:szCs w:val="18"/>
                                </w:rPr>
                              </w:rPrChange>
                            </w:rPr>
                            <w:t xml:space="preserve">Plasma glucose (A) and glycerol (B) levels in mice following 3, 7 </w:t>
                          </w:r>
                        </w:ins>
                        <w:ins w:id="95" w:author="Microsoft Office User" w:date="2018-03-25T21:06:00Z">
                          <w:r w:rsidR="004E70AF" w:rsidRPr="00DA0FA6">
                            <w:rPr>
                              <w:sz w:val="18"/>
                              <w:szCs w:val="18"/>
                              <w:rPrChange w:id="96" w:author="Microsoft Office User" w:date="2018-03-25T21:14:00Z">
                                <w:rPr>
                                  <w:b/>
                                  <w:sz w:val="18"/>
                                  <w:szCs w:val="18"/>
                                </w:rPr>
                              </w:rPrChange>
                            </w:rPr>
                            <w:t xml:space="preserve">and 14 days of </w:t>
                          </w:r>
                        </w:ins>
                        <w:ins w:id="97" w:author="Microsoft Office User" w:date="2018-03-25T21:07:00Z">
                          <w:r w:rsidR="004E70AF" w:rsidRPr="00DA0FA6">
                            <w:rPr>
                              <w:sz w:val="18"/>
                              <w:szCs w:val="18"/>
                              <w:rPrChange w:id="98" w:author="Microsoft Office User" w:date="2018-03-25T21:14:00Z">
                                <w:rPr>
                                  <w:b/>
                                  <w:sz w:val="18"/>
                                  <w:szCs w:val="18"/>
                                </w:rPr>
                              </w:rPrChange>
                            </w:rPr>
                            <w:t>~1mg/kg/d</w:t>
                          </w:r>
                          <w:r w:rsidR="004E70AF" w:rsidRPr="00DA0FA6">
                            <w:rPr>
                              <w:sz w:val="18"/>
                              <w:szCs w:val="18"/>
                              <w:rPrChange w:id="99" w:author="Microsoft Office User" w:date="2018-03-25T21:14:00Z">
                                <w:rPr>
                                  <w:b/>
                                  <w:sz w:val="18"/>
                                  <w:szCs w:val="18"/>
                                </w:rPr>
                              </w:rPrChange>
                            </w:rPr>
                            <w:t xml:space="preserve"> </w:t>
                          </w:r>
                        </w:ins>
                        <w:ins w:id="100" w:author="Microsoft Office User" w:date="2018-03-25T21:06:00Z">
                          <w:r w:rsidR="004E70AF" w:rsidRPr="00DA0FA6">
                            <w:rPr>
                              <w:sz w:val="18"/>
                              <w:szCs w:val="18"/>
                              <w:rPrChange w:id="101" w:author="Microsoft Office User" w:date="2018-03-25T21:14:00Z">
                                <w:rPr>
                                  <w:b/>
                                  <w:sz w:val="18"/>
                                  <w:szCs w:val="18"/>
                                </w:rPr>
                              </w:rPrChange>
                            </w:rPr>
                            <w:t>dexamethasone</w:t>
                          </w:r>
                        </w:ins>
                        <w:ins w:id="102" w:author="Microsoft Office User" w:date="2018-03-25T21:11:00Z">
                          <w:r w:rsidR="00CE53A5" w:rsidRPr="00DA0FA6">
                            <w:rPr>
                              <w:sz w:val="18"/>
                              <w:szCs w:val="18"/>
                              <w:rPrChange w:id="103" w:author="Microsoft Office User" w:date="2018-03-25T21:14:00Z">
                                <w:rPr>
                                  <w:b/>
                                  <w:sz w:val="18"/>
                                  <w:szCs w:val="18"/>
                                </w:rPr>
                              </w:rPrChange>
                            </w:rPr>
                            <w:t xml:space="preserve"> in their drinking water</w:t>
                          </w:r>
                        </w:ins>
                        <w:ins w:id="104" w:author="Microsoft Office User" w:date="2018-03-25T21:07:00Z">
                          <w:r w:rsidR="004E70AF" w:rsidRPr="00DA0FA6">
                            <w:rPr>
                              <w:sz w:val="18"/>
                              <w:szCs w:val="18"/>
                              <w:rPrChange w:id="105" w:author="Microsoft Office User" w:date="2018-03-25T21:14:00Z">
                                <w:rPr>
                                  <w:b/>
                                  <w:sz w:val="18"/>
                                  <w:szCs w:val="18"/>
                                </w:rPr>
                              </w:rPrChange>
                            </w:rPr>
                            <w:t xml:space="preserve"> or </w:t>
                          </w:r>
                        </w:ins>
                        <w:ins w:id="106" w:author="Microsoft Office User" w:date="2018-03-25T21:12:00Z">
                          <w:r w:rsidR="00CE53A5" w:rsidRPr="00DA0FA6">
                            <w:rPr>
                              <w:sz w:val="18"/>
                              <w:szCs w:val="18"/>
                              <w:rPrChange w:id="107" w:author="Microsoft Office User" w:date="2018-03-25T21:14:00Z">
                                <w:rPr>
                                  <w:b/>
                                  <w:sz w:val="18"/>
                                  <w:szCs w:val="18"/>
                                </w:rPr>
                              </w:rPrChange>
                            </w:rPr>
                            <w:t xml:space="preserve">left </w:t>
                          </w:r>
                        </w:ins>
                        <w:ins w:id="108" w:author="Microsoft Office User" w:date="2018-03-25T21:07:00Z">
                          <w:r w:rsidR="004E70AF" w:rsidRPr="00DA0FA6">
                            <w:rPr>
                              <w:sz w:val="18"/>
                              <w:szCs w:val="18"/>
                              <w:rPrChange w:id="109" w:author="Microsoft Office User" w:date="2018-03-25T21:14:00Z">
                                <w:rPr>
                                  <w:b/>
                                  <w:sz w:val="18"/>
                                  <w:szCs w:val="18"/>
                                </w:rPr>
                              </w:rPrChange>
                            </w:rPr>
                            <w:t>untreated (</w:t>
                          </w:r>
                        </w:ins>
                        <w:ins w:id="110" w:author="Microsoft Office User" w:date="2018-03-25T21:08:00Z">
                          <w:r w:rsidR="004E70AF" w:rsidRPr="00DA0FA6">
                            <w:rPr>
                              <w:sz w:val="18"/>
                              <w:szCs w:val="18"/>
                              <w:rPrChange w:id="111" w:author="Microsoft Office User" w:date="2018-03-25T21:14:00Z">
                                <w:rPr>
                                  <w:b/>
                                  <w:sz w:val="18"/>
                                  <w:szCs w:val="18"/>
                                </w:rPr>
                              </w:rPrChange>
                            </w:rPr>
                            <w:t xml:space="preserve">controls; </w:t>
                          </w:r>
                        </w:ins>
                        <w:ins w:id="112" w:author="Microsoft Office User" w:date="2018-03-25T21:07:00Z">
                          <w:r w:rsidR="004E70AF" w:rsidRPr="00DA0FA6">
                            <w:rPr>
                              <w:sz w:val="18"/>
                              <w:szCs w:val="18"/>
                              <w:rPrChange w:id="113" w:author="Microsoft Office User" w:date="2018-03-25T21:14:00Z">
                                <w:rPr>
                                  <w:b/>
                                  <w:sz w:val="18"/>
                                  <w:szCs w:val="18"/>
                                </w:rPr>
                              </w:rPrChange>
                            </w:rPr>
                            <w:t xml:space="preserve">time zero). </w:t>
                          </w:r>
                        </w:ins>
                        <w:ins w:id="114" w:author="Microsoft Office User" w:date="2018-03-25T21:05:00Z">
                          <w:r w:rsidR="004E70AF" w:rsidRPr="00DA0FA6">
                            <w:rPr>
                              <w:sz w:val="18"/>
                              <w:szCs w:val="18"/>
                              <w:rPrChange w:id="115" w:author="Microsoft Office User" w:date="2018-03-25T21:14:00Z">
                                <w:rPr>
                                  <w:b/>
                                  <w:sz w:val="18"/>
                                  <w:szCs w:val="18"/>
                                </w:rPr>
                              </w:rPrChange>
                            </w:rPr>
                            <w:t xml:space="preserve">Adult </w:t>
                          </w:r>
                        </w:ins>
                        <w:ins w:id="116" w:author="Microsoft Office User" w:date="2018-03-25T21:08:00Z">
                          <w:r w:rsidR="004E70AF" w:rsidRPr="00DA0FA6">
                            <w:rPr>
                              <w:sz w:val="18"/>
                              <w:szCs w:val="18"/>
                              <w:rPrChange w:id="117" w:author="Microsoft Office User" w:date="2018-03-25T21:14:00Z">
                                <w:rPr>
                                  <w:b/>
                                  <w:sz w:val="18"/>
                                  <w:szCs w:val="18"/>
                                </w:rPr>
                              </w:rPrChange>
                            </w:rPr>
                            <w:t xml:space="preserve">(70 day-old) C57BL/6J </w:t>
                          </w:r>
                        </w:ins>
                        <w:ins w:id="118" w:author="Microsoft Office User" w:date="2018-03-25T21:05:00Z">
                          <w:r w:rsidR="004E70AF" w:rsidRPr="00DA0FA6">
                            <w:rPr>
                              <w:sz w:val="18"/>
                              <w:szCs w:val="18"/>
                              <w:rPrChange w:id="119" w:author="Microsoft Office User" w:date="2018-03-25T21:14:00Z">
                                <w:rPr>
                                  <w:b/>
                                  <w:sz w:val="18"/>
                                  <w:szCs w:val="18"/>
                                </w:rPr>
                              </w:rPrChange>
                            </w:rPr>
                            <w:t xml:space="preserve">mice were provided </w:t>
                          </w:r>
                        </w:ins>
                        <w:ins w:id="120" w:author="Microsoft Office User" w:date="2018-03-25T21:09:00Z">
                          <w:r w:rsidR="004E70AF" w:rsidRPr="00DA0FA6">
                            <w:rPr>
                              <w:sz w:val="18"/>
                              <w:szCs w:val="18"/>
                              <w:rPrChange w:id="121" w:author="Microsoft Office User" w:date="2018-03-25T21:14:00Z">
                                <w:rPr>
                                  <w:b/>
                                  <w:sz w:val="18"/>
                                  <w:szCs w:val="18"/>
                                </w:rPr>
                              </w:rPrChange>
                            </w:rPr>
                            <w:t>ad libitum access to NCD or HFD f</w:t>
                          </w:r>
                          <w:r w:rsidR="00CE53A5" w:rsidRPr="00DA0FA6">
                            <w:rPr>
                              <w:sz w:val="18"/>
                              <w:szCs w:val="18"/>
                              <w:rPrChange w:id="122" w:author="Microsoft Office User" w:date="2018-03-25T21:14:00Z">
                                <w:rPr>
                                  <w:b/>
                                  <w:sz w:val="18"/>
                                  <w:szCs w:val="18"/>
                                </w:rPr>
                              </w:rPrChange>
                            </w:rPr>
                            <w:t>or 8 weeks prior to treatment. Blood was taken prior to euthanasia</w:t>
                          </w:r>
                          <w:r w:rsidR="004E70AF" w:rsidRPr="00DA0FA6">
                            <w:rPr>
                              <w:sz w:val="18"/>
                              <w:szCs w:val="18"/>
                              <w:rPrChange w:id="123" w:author="Microsoft Office User" w:date="2018-03-25T21:14:00Z">
                                <w:rPr>
                                  <w:b/>
                                  <w:sz w:val="18"/>
                                  <w:szCs w:val="18"/>
                                </w:rPr>
                              </w:rPrChange>
                            </w:rPr>
                            <w:t xml:space="preserve"> in a semi-fasted state (food was not removed but time of sacrifice was </w:t>
                          </w:r>
                          <w:r w:rsidR="00CE53A5" w:rsidRPr="00DA0FA6">
                            <w:rPr>
                              <w:sz w:val="18"/>
                              <w:szCs w:val="18"/>
                              <w:rPrChange w:id="124" w:author="Microsoft Office User" w:date="2018-03-25T21:14:00Z">
                                <w:rPr>
                                  <w:b/>
                                  <w:sz w:val="18"/>
                                  <w:szCs w:val="18"/>
                                </w:rPr>
                              </w:rPrChange>
                            </w:rPr>
                            <w:t>at the end of the light cycle)</w:t>
                          </w:r>
                        </w:ins>
                        <w:ins w:id="125" w:author="Microsoft Office User" w:date="2018-03-25T21:11:00Z">
                          <w:r w:rsidR="00CE53A5" w:rsidRPr="00DA0FA6">
                            <w:rPr>
                              <w:sz w:val="18"/>
                              <w:szCs w:val="18"/>
                              <w:rPrChange w:id="126" w:author="Microsoft Office User" w:date="2018-03-25T21:14:00Z">
                                <w:rPr>
                                  <w:b/>
                                  <w:sz w:val="18"/>
                                  <w:szCs w:val="18"/>
                                </w:rPr>
                              </w:rPrChange>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1C0E305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18BC7C44"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4D94BFEB"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w:t>
      </w:r>
      <w:ins w:id="127" w:author="Microsoft Office User" w:date="2018-03-26T20:02:00Z">
        <w:r w:rsidR="0077278E">
          <w:rPr>
            <w:rFonts w:ascii="Arial" w:eastAsia="Times New Roman" w:hAnsi="Arial" w:cs="Arial"/>
            <w:b/>
            <w:color w:val="FF0000"/>
            <w:sz w:val="19"/>
            <w:szCs w:val="19"/>
            <w:shd w:val="clear" w:color="auto" w:fill="FFFFFF"/>
          </w:rPr>
          <w:t>2</w:t>
        </w:r>
      </w:ins>
      <w:del w:id="128" w:author="Microsoft Office User" w:date="2018-03-26T20:02:00Z">
        <w:r w:rsidR="00C00B9F" w:rsidDel="0077278E">
          <w:rPr>
            <w:rFonts w:ascii="Arial" w:eastAsia="Times New Roman" w:hAnsi="Arial" w:cs="Arial"/>
            <w:b/>
            <w:color w:val="FF0000"/>
            <w:sz w:val="19"/>
            <w:szCs w:val="19"/>
            <w:shd w:val="clear" w:color="auto" w:fill="FFFFFF"/>
          </w:rPr>
          <w:delText>1</w:delText>
        </w:r>
      </w:del>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7A827C" w:rsidR="005847DE" w:rsidRPr="00750B5E" w:rsidRDefault="00307878" w:rsidP="00750B5E">
      <w:pPr>
        <w:ind w:left="720"/>
        <w:rPr>
          <w:rFonts w:ascii="Arial" w:eastAsia="Times New Roman" w:hAnsi="Arial" w:cs="Arial"/>
          <w:b/>
          <w:color w:val="FF0000"/>
          <w:sz w:val="19"/>
          <w:szCs w:val="19"/>
          <w:shd w:val="clear" w:color="auto" w:fill="FFFFFF"/>
        </w:rPr>
      </w:pPr>
      <w:bookmarkStart w:id="129" w:name="_GoBack"/>
      <w:commentRangeStart w:id="130"/>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D2FA5">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commentRangeEnd w:id="130"/>
      <w:r w:rsidR="00E962A9">
        <w:rPr>
          <w:rStyle w:val="CommentReference"/>
        </w:rPr>
        <w:commentReference w:id="130"/>
      </w:r>
      <w:bookmarkEnd w:id="129"/>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163471AF"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131"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Microsoft Office User" w:date="2018-03-25T21:23:00Z" w:initials="Office">
    <w:p w14:paraId="75E5FB3B" w14:textId="2F5AEDC4" w:rsidR="00DE54CD" w:rsidRDefault="00DE54CD">
      <w:pPr>
        <w:pStyle w:val="CommentText"/>
      </w:pPr>
      <w:r>
        <w:rPr>
          <w:rStyle w:val="CommentReference"/>
        </w:rPr>
        <w:annotationRef/>
      </w:r>
      <w:r>
        <w:t>Sent email asking for more detailed methods, waiting to hear back</w:t>
      </w:r>
    </w:p>
  </w:comment>
  <w:comment w:id="130"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FB3B"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04B6"/>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4021E"/>
    <w:rsid w:val="00476DF6"/>
    <w:rsid w:val="00491176"/>
    <w:rsid w:val="004B618C"/>
    <w:rsid w:val="004E667A"/>
    <w:rsid w:val="004E70AF"/>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7278E"/>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60D2F"/>
    <w:rsid w:val="00B734D0"/>
    <w:rsid w:val="00B93C8C"/>
    <w:rsid w:val="00BB2C2D"/>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FF038A-67D4-3F40-BC72-BE9CBE456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6</Pages>
  <Words>8735</Words>
  <Characters>49794</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1</cp:revision>
  <dcterms:created xsi:type="dcterms:W3CDTF">2018-03-18T20:34:00Z</dcterms:created>
  <dcterms:modified xsi:type="dcterms:W3CDTF">2018-03-27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